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3D24" w:rsidRDefault="00F73D24" w:rsidP="00F73D24">
      <w:pPr>
        <w:spacing w:line="480" w:lineRule="auto"/>
        <w:jc w:val="center"/>
        <w:rPr>
          <w:b/>
        </w:rPr>
      </w:pPr>
      <w:r>
        <w:rPr>
          <w:b/>
        </w:rPr>
        <w:t>Literature for the introduction</w:t>
      </w:r>
    </w:p>
    <w:p w:rsidR="00F73D24" w:rsidRPr="00C4343E" w:rsidRDefault="00F73D24" w:rsidP="00F73D24">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rsidR="00F73D24" w:rsidRDefault="00F73D24" w:rsidP="00F73D24">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rsidR="00F73D24" w:rsidRDefault="00F73D24" w:rsidP="00F73D24">
      <w:pPr>
        <w:spacing w:line="480" w:lineRule="auto"/>
        <w:jc w:val="both"/>
      </w:pPr>
      <w:r>
        <w:tab/>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several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attention, while there is no possibility of investigating more sustained allocation of attention towards certain features. Finally, these paradigms do not allow for simultaneous measurements of attention allocation towards stimuli related to different values. </w:t>
      </w:r>
    </w:p>
    <w:p w:rsidR="00F73D24" w:rsidRDefault="00F73D24" w:rsidP="00F73D24">
      <w:pPr>
        <w:spacing w:line="480" w:lineRule="auto"/>
        <w:ind w:firstLine="720"/>
        <w:jc w:val="both"/>
      </w:pPr>
      <w:r>
        <w:t xml:space="preserve">Recording steady-state visually-evoked potentials (SSVEPs) offers possibilities to overcome these issues. SSVEPs represent oscillatory responses of the visual cortex that have the </w:t>
      </w:r>
      <w:r>
        <w:lastRenderedPageBreak/>
        <w:t xml:space="preserve">same frequency as the driving visual stimulus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8C257C">
        <w:rPr>
          <w:noProof/>
        </w:rPr>
        <w:t>(Norcia, Appelbaum, Ales, Cottereau, &amp; Rossion, 2015)</w:t>
      </w:r>
      <w:r>
        <w:fldChar w:fldCharType="end"/>
      </w:r>
      <w:r>
        <w:t xml:space="preserve">. They are generated by the primary visual cortex (V1-V3)[REF]. SSVEPs allow for the study of simultaneous allocation of selective attention towards multiple stimuli. Each of those stimuli can be flickering at different frequencies which will produce SSVEPs at those respective frequencies. SSVEPs have been particularly useful in the study of attention because the amplitude of SSVEPs is reliably increased by spatial and feature-based attention </w:t>
      </w:r>
      <w:r>
        <w:fldChar w:fldCharType="begin" w:fldLock="1"/>
      </w:r>
      <w:r>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fldChar w:fldCharType="separate"/>
      </w:r>
      <w:r w:rsidRPr="008C257C">
        <w:rPr>
          <w:noProof/>
        </w:rPr>
        <w:t>(Andersen, Müller, &amp; Hillyard, 2012)</w:t>
      </w:r>
      <w:r>
        <w:fldChar w:fldCharType="end"/>
      </w:r>
      <w:r>
        <w:t xml:space="preserve">. The application of SSVEPs has allowed for a clear experimental dissociation between spatial and feature-based selective attention </w:t>
      </w:r>
      <w:r>
        <w:fldChar w:fldCharType="begin" w:fldLock="1"/>
      </w:r>
      <w:r>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fldChar w:fldCharType="separate"/>
      </w:r>
      <w:r w:rsidRPr="00D14292">
        <w:rPr>
          <w:noProof/>
        </w:rPr>
        <w:t>(Muller et al., 2006)</w:t>
      </w:r>
      <w:r>
        <w:fldChar w:fldCharType="end"/>
      </w:r>
      <w:r>
        <w:t xml:space="preserve"> and for tracking the time-course of feature-based attention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8C257C">
        <w:rPr>
          <w:noProof/>
        </w:rPr>
        <w:t>(Andersen &amp; Müller, 2010)</w:t>
      </w:r>
      <w:r>
        <w:fldChar w:fldCharType="end"/>
      </w:r>
      <w:r>
        <w:t xml:space="preserve">. To summarize, SSVEPs provide a signal of good signal-to-noise ratio which enables: tracking simultaneous allocation of attention across multiple stimuli of different features; provide a measure of sustained attention; and can dissociate between spatial and feature-based attention. </w:t>
      </w:r>
    </w:p>
    <w:p w:rsidR="00F73D24" w:rsidRPr="00F514A9" w:rsidRDefault="00F73D24" w:rsidP="00F73D24">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allowed us to investigate the influence of reward probability on attention when rewards are present, but also when they are no longer relevant. </w:t>
      </w:r>
    </w:p>
    <w:p w:rsidR="00F73D24" w:rsidRDefault="00F73D24" w:rsidP="00F73D24">
      <w:pPr>
        <w:spacing w:line="480" w:lineRule="auto"/>
        <w:ind w:firstLine="720"/>
        <w:jc w:val="both"/>
      </w:pPr>
    </w:p>
    <w:p w:rsidR="00F73D24" w:rsidRPr="000C7DEE" w:rsidRDefault="00F73D24" w:rsidP="00F73D24">
      <w:pPr>
        <w:spacing w:line="480" w:lineRule="auto"/>
        <w:jc w:val="both"/>
        <w:rPr>
          <w:b/>
        </w:rPr>
      </w:pPr>
      <w:r w:rsidRPr="000C7DEE">
        <w:rPr>
          <w:b/>
        </w:rPr>
        <w:t>Andersen et al., 2012</w:t>
      </w:r>
    </w:p>
    <w:p w:rsidR="00F73D24" w:rsidRDefault="00F73D24" w:rsidP="00F73D24">
      <w:pPr>
        <w:spacing w:line="480" w:lineRule="auto"/>
        <w:jc w:val="both"/>
      </w:pPr>
      <w:r>
        <w:lastRenderedPageBreak/>
        <w:t xml:space="preserve"> “In typical visual search paradigms, each element of the search display is presented at a unique location, and hence spatial locations and features are confounded”</w:t>
      </w:r>
    </w:p>
    <w:p w:rsidR="00F73D24" w:rsidRDefault="00F73D24" w:rsidP="00F73D24">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rsidR="00F73D24" w:rsidRPr="009B4EF7" w:rsidRDefault="00F73D24" w:rsidP="00F73D24">
      <w:pPr>
        <w:spacing w:line="480" w:lineRule="auto"/>
        <w:jc w:val="both"/>
        <w:rPr>
          <w:b/>
        </w:rPr>
      </w:pPr>
      <w:r>
        <w:rPr>
          <w:b/>
        </w:rPr>
        <w:t>Norcia et al., 2015</w:t>
      </w:r>
    </w:p>
    <w:p w:rsidR="00F73D24" w:rsidRPr="000C7DEE" w:rsidRDefault="00F73D24" w:rsidP="00F73D24">
      <w:pPr>
        <w:spacing w:line="480" w:lineRule="auto"/>
        <w:jc w:val="both"/>
        <w:rPr>
          <w:i/>
        </w:rPr>
      </w:pPr>
      <w:r>
        <w:rPr>
          <w:i/>
        </w:rPr>
        <w:t>Advantages of SSVEPs</w:t>
      </w:r>
    </w:p>
    <w:p w:rsidR="00F73D24" w:rsidRDefault="00F73D24" w:rsidP="00F73D24">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rsidR="00F73D24" w:rsidRPr="000C7DEE" w:rsidRDefault="00F73D24" w:rsidP="00F73D24">
      <w:pPr>
        <w:spacing w:line="480" w:lineRule="auto"/>
        <w:jc w:val="both"/>
        <w:rPr>
          <w:i/>
        </w:rPr>
      </w:pPr>
      <w:r>
        <w:rPr>
          <w:i/>
        </w:rPr>
        <w:t>Dissociating spatial and feature attention</w:t>
      </w:r>
    </w:p>
    <w:p w:rsidR="00F73D24" w:rsidRDefault="00F73D24" w:rsidP="00F73D24">
      <w:pPr>
        <w:spacing w:line="480" w:lineRule="auto"/>
        <w:jc w:val="both"/>
      </w:pPr>
      <w:r>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 xml:space="preserve">stimuli, this </w:t>
      </w:r>
      <w:r w:rsidRPr="000C7DEE">
        <w:lastRenderedPageBreak/>
        <w:t>method has been particularly useful in</w:t>
      </w:r>
      <w:r>
        <w:t xml:space="preserve"> </w:t>
      </w:r>
      <w:r w:rsidRPr="000C7DEE">
        <w:t>elucidating the neural mechanisms underlying such</w:t>
      </w:r>
      <w:r>
        <w:t xml:space="preserve"> </w:t>
      </w:r>
      <w:r w:rsidRPr="000C7DEE">
        <w:t>feature-based attention.</w:t>
      </w:r>
    </w:p>
    <w:p w:rsidR="00F73D24" w:rsidRDefault="00F73D24" w:rsidP="00F73D24">
      <w:pPr>
        <w:spacing w:line="480" w:lineRule="auto"/>
        <w:jc w:val="both"/>
      </w:pPr>
      <w:r>
        <w:t>“</w:t>
      </w:r>
      <w:r w:rsidRPr="000C7DEE">
        <w:t xml:space="preserve">Beginning in 2006, Muller, Andersen, and </w:t>
      </w:r>
      <w:proofErr w:type="spellStart"/>
      <w:r w:rsidRPr="000C7DEE">
        <w:t>Hillyard</w:t>
      </w:r>
      <w:proofErr w:type="spellEnd"/>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rsidR="00F73D24" w:rsidRPr="000C7DEE" w:rsidRDefault="00F73D24" w:rsidP="00F73D24">
      <w:pPr>
        <w:spacing w:line="480" w:lineRule="auto"/>
        <w:jc w:val="both"/>
        <w:rPr>
          <w:i/>
        </w:rPr>
      </w:pPr>
      <w:r>
        <w:rPr>
          <w:i/>
        </w:rPr>
        <w:t>Attended vs. unattended advantage</w:t>
      </w:r>
    </w:p>
    <w:p w:rsidR="00F73D24" w:rsidRPr="000C7DEE" w:rsidRDefault="00F73D24" w:rsidP="00F73D24">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proofErr w:type="spellStart"/>
      <w:r w:rsidRPr="000C7DEE">
        <w:t>Hillyard</w:t>
      </w:r>
      <w:proofErr w:type="spellEnd"/>
      <w:r w:rsidRPr="000C7DEE">
        <w:t>, 1996), two strings of alphanumeric characters</w:t>
      </w:r>
      <w:r>
        <w:t xml:space="preserve"> </w:t>
      </w:r>
      <w:r w:rsidRPr="000C7DEE">
        <w:t xml:space="preserve">were presented in the left and right visual </w:t>
      </w:r>
      <w:proofErr w:type="spellStart"/>
      <w:r w:rsidRPr="000C7DEE">
        <w:t>hemifields</w:t>
      </w:r>
      <w:proofErr w:type="spellEnd"/>
    </w:p>
    <w:p w:rsidR="00F73D24" w:rsidRDefault="00F73D24" w:rsidP="00F73D24">
      <w:pPr>
        <w:spacing w:line="480" w:lineRule="auto"/>
        <w:jc w:val="both"/>
      </w:pPr>
      <w:r w:rsidRPr="000C7DEE">
        <w:t>(Figure 13).</w:t>
      </w:r>
      <w:r>
        <w:t>”</w:t>
      </w:r>
    </w:p>
    <w:p w:rsidR="00F73D24" w:rsidRDefault="00F73D24" w:rsidP="00F73D24">
      <w:pPr>
        <w:spacing w:line="480" w:lineRule="auto"/>
        <w:jc w:val="both"/>
        <w:rPr>
          <w:b/>
        </w:rPr>
      </w:pPr>
    </w:p>
    <w:p w:rsidR="00F73D24" w:rsidRDefault="00F73D24" w:rsidP="00F73D24">
      <w:pPr>
        <w:spacing w:line="480" w:lineRule="auto"/>
        <w:jc w:val="both"/>
        <w:rPr>
          <w:b/>
        </w:rPr>
      </w:pPr>
    </w:p>
    <w:p w:rsidR="00F73D24" w:rsidRPr="00555B1B" w:rsidRDefault="00F73D24" w:rsidP="00F73D24">
      <w:pPr>
        <w:spacing w:line="480" w:lineRule="auto"/>
        <w:jc w:val="both"/>
        <w:rPr>
          <w:b/>
        </w:rPr>
      </w:pPr>
      <w:r w:rsidRPr="00555B1B">
        <w:rPr>
          <w:b/>
        </w:rPr>
        <w:t>Soren chapter</w:t>
      </w:r>
    </w:p>
    <w:p w:rsidR="00F73D24" w:rsidRDefault="00F73D24" w:rsidP="00F73D24">
      <w:pPr>
        <w:spacing w:line="480" w:lineRule="auto"/>
        <w:jc w:val="both"/>
      </w:pPr>
      <w:r>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w:t>
      </w:r>
      <w:r>
        <w:lastRenderedPageBreak/>
        <w:t xml:space="preserve">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w:t>
      </w:r>
      <w:proofErr w:type="spellStart"/>
      <w:r>
        <w:t>midoccipital</w:t>
      </w:r>
      <w:proofErr w:type="spellEnd"/>
      <w:r>
        <w:t xml:space="preserve"> (V3a) and ventral occipital (V4) areas.” In the PNAS paper: “the cortical currents giving rise to the SSVEP attention effect were localized to a region containing the early visual areas V1-V3.” </w:t>
      </w:r>
    </w:p>
    <w:p w:rsidR="00F73D24" w:rsidRDefault="00F73D24" w:rsidP="00F73D24">
      <w:pPr>
        <w:spacing w:line="480" w:lineRule="auto"/>
        <w:jc w:val="both"/>
      </w:pPr>
      <w:r>
        <w:tab/>
      </w:r>
    </w:p>
    <w:p w:rsidR="00F73D24" w:rsidRDefault="00F73D24" w:rsidP="00F73D24">
      <w:pPr>
        <w:spacing w:line="480" w:lineRule="auto"/>
        <w:jc w:val="both"/>
        <w:rPr>
          <w:i/>
        </w:rPr>
      </w:pPr>
      <w:proofErr w:type="spellStart"/>
      <w:r>
        <w:rPr>
          <w:i/>
        </w:rPr>
        <w:t>Chelazzi</w:t>
      </w:r>
      <w:proofErr w:type="spellEnd"/>
      <w:r>
        <w:rPr>
          <w:i/>
        </w:rPr>
        <w:t xml:space="preserve"> 2013</w:t>
      </w:r>
    </w:p>
    <w:p w:rsidR="00F73D24" w:rsidRDefault="00F73D24" w:rsidP="00F73D24">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rsidR="00F73D24" w:rsidRDefault="00F73D24" w:rsidP="00F73D24">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 xml:space="preserve">2010), </w:t>
      </w:r>
      <w:r w:rsidRPr="00DE45E8">
        <w:lastRenderedPageBreak/>
        <w:t>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rsidR="00F73D24" w:rsidRDefault="00F73D24" w:rsidP="00F73D24">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whereby the delivery of rewards in relation to 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rsidR="00F73D24" w:rsidRPr="006702FE" w:rsidRDefault="00F73D24" w:rsidP="00F73D24">
      <w:pPr>
        <w:spacing w:line="480" w:lineRule="auto"/>
        <w:jc w:val="both"/>
        <w:rPr>
          <w:b/>
        </w:rPr>
      </w:pPr>
      <w:bookmarkStart w:id="0" w:name="_GoBack"/>
      <w:bookmarkEnd w:id="0"/>
      <w:proofErr w:type="spellStart"/>
      <w:r w:rsidRPr="006702FE">
        <w:rPr>
          <w:b/>
        </w:rPr>
        <w:t>Maunsell</w:t>
      </w:r>
      <w:proofErr w:type="spellEnd"/>
      <w:r w:rsidRPr="006702FE">
        <w:rPr>
          <w:b/>
        </w:rPr>
        <w:t>, 2004</w:t>
      </w:r>
    </w:p>
    <w:p w:rsidR="00F73D24" w:rsidRDefault="00F73D24" w:rsidP="00F73D24">
      <w:pPr>
        <w:spacing w:line="480" w:lineRule="auto"/>
        <w:jc w:val="both"/>
      </w:pPr>
      <w:r w:rsidRPr="006702FE">
        <w:lastRenderedPageBreak/>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rsidR="00F73D24" w:rsidRDefault="00F73D24" w:rsidP="00F73D24">
      <w:pPr>
        <w:spacing w:line="480" w:lineRule="auto"/>
        <w:jc w:val="both"/>
        <w:rPr>
          <w:b/>
        </w:rPr>
      </w:pPr>
      <w:r>
        <w:rPr>
          <w:b/>
        </w:rPr>
        <w:t>SSVEPs</w:t>
      </w:r>
    </w:p>
    <w:p w:rsidR="007C79CD" w:rsidRDefault="007C79CD"/>
    <w:sectPr w:rsidR="007C79CD">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3D24"/>
    <w:rsid w:val="002B098E"/>
    <w:rsid w:val="007C79CD"/>
    <w:rsid w:val="008E74DB"/>
    <w:rsid w:val="00F53EE1"/>
    <w:rsid w:val="00F73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FEC5C9"/>
  <w15:chartTrackingRefBased/>
  <w15:docId w15:val="{462744B8-9895-4BCC-B1CC-040B7D0D6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3D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6">
    <w:name w:val="APA 6"/>
    <w:basedOn w:val="TableNormal"/>
    <w:uiPriority w:val="99"/>
    <w:rsid w:val="008E74DB"/>
    <w:pPr>
      <w:spacing w:after="0" w:line="240" w:lineRule="auto"/>
    </w:p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920</Words>
  <Characters>16648</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19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dcterms:created xsi:type="dcterms:W3CDTF">2019-01-11T12:53:00Z</dcterms:created>
  <dcterms:modified xsi:type="dcterms:W3CDTF">2019-01-11T15:56:00Z</dcterms:modified>
</cp:coreProperties>
</file>